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7BF9D6BC" w:rsidR="00FF1E2E" w:rsidRDefault="00075A98" w:rsidP="00826244">
      <w:r>
        <w:t>Evolutionary epigenomics</w:t>
      </w:r>
      <w:r w:rsidR="00826244">
        <w:t xml:space="preserve"> and more generally evolutionary functional-genomics, is an emerging field studying how non-DNA encoded alterations in gene expression regulation are an important form of plasticity and adaptation. Previous evidence analyzing plants </w:t>
      </w:r>
      <w:r w:rsidR="00AC4C21">
        <w:t>comparative</w:t>
      </w:r>
      <w:r w:rsidR="00826244">
        <w:t xml:space="preserve"> functional-genomics ha</w:t>
      </w:r>
      <w:r w:rsidR="008B67D3">
        <w:t>s mostly been focused on comparing</w:t>
      </w:r>
      <w:r w:rsidR="00826244">
        <w:t xml:space="preserve"> same assay matched experiments, missing the power of heterogeneous datasets for conservation inference. To fill th</w:t>
      </w:r>
      <w:r w:rsidR="00DC1E9B">
        <w:t xml:space="preserve">is gap, we </w:t>
      </w:r>
      <w:r w:rsidR="009247EB">
        <w:t>developed</w:t>
      </w:r>
      <w:r w:rsidR="00DC1E9B">
        <w:t xml:space="preserve"> </w:t>
      </w:r>
      <w:proofErr w:type="gramStart"/>
      <w:r w:rsidR="00DC1E9B">
        <w:t>PlantFUN(</w:t>
      </w:r>
      <w:proofErr w:type="gramEnd"/>
      <w:r w:rsidR="00826244">
        <w:t xml:space="preserve">ctional)CO(nservation) database which is </w:t>
      </w:r>
      <w:r w:rsidR="00562AEF">
        <w:t>constitu</w:t>
      </w:r>
      <w:r w:rsidR="004639F7">
        <w:t>t</w:t>
      </w:r>
      <w:r w:rsidR="00562AEF">
        <w:t xml:space="preserve">ed by several tools and </w:t>
      </w:r>
      <w:r w:rsidR="00826244">
        <w:t xml:space="preserve">two </w:t>
      </w:r>
      <w:r w:rsidR="00C005BA">
        <w:t xml:space="preserve">main </w:t>
      </w:r>
      <w:r w:rsidR="00592854">
        <w:t>resources:</w:t>
      </w:r>
      <w:r w:rsidR="00826244">
        <w:t xml:space="preserve"> inter-species chromatin states and f</w:t>
      </w:r>
      <w:r w:rsidR="00FB4622">
        <w:t>unctional genomics conservation</w:t>
      </w:r>
      <w:r w:rsidR="00826244">
        <w:t xml:space="preserve"> scores, presented and analysed in this work for three well-established plant mod</w:t>
      </w:r>
      <w:r w:rsidR="00F11A53">
        <w:t>els</w:t>
      </w:r>
      <w:r w:rsidR="00FA7A4C">
        <w:t xml:space="preserve"> (</w:t>
      </w:r>
      <w:r w:rsidR="00FA7A4C">
        <w:rPr>
          <w:i/>
        </w:rPr>
        <w:t>Arabidopsis thaliana</w:t>
      </w:r>
      <w:r w:rsidR="00FA7A4C">
        <w:t xml:space="preserve">, </w:t>
      </w:r>
      <w:r w:rsidR="00FA7A4C">
        <w:rPr>
          <w:i/>
        </w:rPr>
        <w:t>Oryza sativa</w:t>
      </w:r>
      <w:r w:rsidR="00FA7A4C">
        <w:t xml:space="preserve"> and </w:t>
      </w:r>
      <w:r w:rsidR="00FA7A4C">
        <w:rPr>
          <w:i/>
        </w:rPr>
        <w:t>Zea mays</w:t>
      </w:r>
      <w:r w:rsidR="00FA7A4C">
        <w:t>)</w:t>
      </w:r>
      <w:r w:rsidR="00F11A53">
        <w:t xml:space="preserve">. Overall, </w:t>
      </w:r>
      <w:r w:rsidR="005019D5">
        <w:t xml:space="preserve">PlantFUNCO </w:t>
      </w:r>
      <w:r w:rsidR="006B1AF8">
        <w:t xml:space="preserve">can </w:t>
      </w:r>
      <w:r w:rsidR="00826244">
        <w:t>elucidate evolutionary information in terms of cross-species functional agreement</w:t>
      </w:r>
      <w:r w:rsidR="00C636F9">
        <w:t xml:space="preserve">. </w:t>
      </w:r>
      <w:r w:rsidR="00826244">
        <w:t xml:space="preserve">Therefore, </w:t>
      </w:r>
      <w:r w:rsidR="007A572D">
        <w:t>providing a new compleme</w:t>
      </w:r>
      <w:r w:rsidR="00F54D8A">
        <w:t xml:space="preserve">ntary comparative-genomics </w:t>
      </w:r>
      <w:r w:rsidR="003E155B">
        <w:t>source</w:t>
      </w:r>
      <w:r w:rsidR="007A572D">
        <w:t xml:space="preserve"> </w:t>
      </w:r>
      <w:r w:rsidR="00826244">
        <w:t>to asses</w:t>
      </w:r>
      <w:r w:rsidR="006D05F2">
        <w:t>s</w:t>
      </w:r>
      <w:r w:rsidR="00826244">
        <w:t xml:space="preserve"> evolutionary studies. In order to illustra</w:t>
      </w:r>
      <w:r w:rsidR="00472BAF">
        <w:t>te potential applications of this</w:t>
      </w:r>
      <w:r w:rsidR="00826244">
        <w:t xml:space="preserve"> database, we replicated two previously published models predicting genetic redundancy in </w:t>
      </w:r>
      <w:r w:rsidR="00826244">
        <w:rPr>
          <w:i/>
        </w:rPr>
        <w:t xml:space="preserve">A. thaliana </w:t>
      </w:r>
      <w:r w:rsidR="00826244">
        <w:t>and found that chromatin states are a determinant of paralogs degree of functional divergence. These predictions were validated based on the phenotypes of mitochondrial alternative oxidases knockout mutants und</w:t>
      </w:r>
      <w:r w:rsidR="00981712">
        <w:t>er two different stresses. Taking</w:t>
      </w:r>
      <w:r w:rsidR="00826244">
        <w:t xml:space="preserve"> all </w:t>
      </w:r>
      <w:r w:rsidR="00981712">
        <w:t>the above into account</w:t>
      </w:r>
      <w:r w:rsidR="00826244">
        <w:t>, PlantFUNCO aim to leverage data diversity and extrapolate molecular mechanisms findings from different model organisms to determine the extent of functional conservation, thus, deepen</w:t>
      </w:r>
      <w:r w:rsidR="004B2666">
        <w:t>ing</w:t>
      </w:r>
      <w:r w:rsidR="00826244">
        <w:t xml:space="preserve"> our understanding of how plants phenotypic plasticity has evolved. PlantFUNCO database is available at </w:t>
      </w:r>
      <w:hyperlink r:id="rId9" w:history="1">
        <w:r w:rsidR="00826244" w:rsidRPr="00D05A1D">
          <w:rPr>
            <w:rStyle w:val="Hipervnculo"/>
          </w:rPr>
          <w:t>https://rocesv.github.io/PlantFUNCO</w:t>
        </w:r>
      </w:hyperlink>
      <w:r w:rsidR="00826244">
        <w:t>.</w:t>
      </w:r>
    </w:p>
    <w:p w14:paraId="056AFBCA" w14:textId="731BB388" w:rsidR="00EC7710" w:rsidRDefault="00826244" w:rsidP="00892B8A">
      <w:r>
        <w:rPr>
          <w:b/>
        </w:rPr>
        <w:t>Keywords</w:t>
      </w:r>
      <w:r>
        <w:t>: evolutionary epigenomics, functiona</w:t>
      </w:r>
      <w:r w:rsidR="00D66686">
        <w:t>l-</w:t>
      </w:r>
      <w:r>
        <w:t xml:space="preserve">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6A4DEA83"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In this sense, the generation of comprehensive chromatin state maps, defined as the homogeneous co-existance of multiple epigenetic marks at the whole genome level, provide</w:t>
      </w:r>
      <w:r w:rsidR="009B1715">
        <w:t>s</w:t>
      </w:r>
      <w: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rsidR="00763127">
        <w:t>;</w:t>
      </w:r>
      <w:r>
        <w:t xml:space="preserve"> </w:t>
      </w:r>
      <w:r w:rsidR="00763127">
        <w:t>nevertheless</w:t>
      </w:r>
      <w:r w:rsidR="00920ACA">
        <w:t>,</w:t>
      </w:r>
      <w:r w:rsidR="00763127">
        <w:t xml:space="preserve"> </w:t>
      </w:r>
      <w:r>
        <w:t xml:space="preserve">universal annotation </w:t>
      </w:r>
      <w:r w:rsidR="00F236DD">
        <w:t>allowing</w:t>
      </w:r>
      <w:r>
        <w:t xml:space="preserve"> the extrapolation and unification of earlier conclusions across species/conditions still needs to be adressed.</w:t>
      </w:r>
    </w:p>
    <w:p w14:paraId="0463524E" w14:textId="20924116" w:rsidR="003933A8" w:rsidRDefault="003933A8" w:rsidP="003933A8">
      <w:r>
        <w:t>Evolutionary theory has been dominated by the ideas that selection proceeds by chang</w:t>
      </w:r>
      <w:r w:rsidR="00E6074A">
        <w:t>es in allele frequencies within/</w:t>
      </w:r>
      <w:r>
        <w:t xml:space="preserve">between populations and mutations occur randomly with respect to their consequences. Last theoretical and experimental advances in the field point phenotypic plasticty as an adaptative trait subjected to natural selection, ergo, similar genotypes that </w:t>
      </w:r>
      <w:r w:rsidR="005D4930">
        <w:t xml:space="preserve">differently </w:t>
      </w:r>
      <w:r>
        <w:t>develop appropiate phenotypes without sequence change</w:t>
      </w:r>
      <w:r w:rsidR="000E234B">
        <w:t xml:space="preserve"> </w:t>
      </w:r>
      <w:r w:rsidR="00327902">
        <w:t>could be equally responsible of</w:t>
      </w:r>
      <w:r>
        <w:t xml:space="preserve">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rsidR="00CE7E69">
        <w:t>. This bring us to</w:t>
      </w:r>
      <w:r>
        <w:t xml:space="preserve"> evolutionary e</w:t>
      </w:r>
      <w:r w:rsidR="001B4C1F">
        <w:t>pigenomics, and more generally evolutionary functional-genomics</w:t>
      </w:r>
      <w:r>
        <w:t>,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w:t>
      </w:r>
      <w:r w:rsidR="007F4DC3">
        <w:t>al</w:t>
      </w:r>
      <w:r>
        <w:t xml:space="preserve">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w:t>
      </w:r>
      <w:r w:rsidR="007756F1">
        <w:t>plants has lagged behind animal</w:t>
      </w:r>
      <w:r>
        <w:t xml:space="preserve">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rsidR="000B0BDB">
        <w:t>model</w:t>
      </w:r>
      <w:r>
        <w:t xml:space="preserve">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These findings supported the clear importance of the plant kingdom in evolutionary functional-genomics. Plants present a series of interesting molecular features that allow same-sequence different-</w:t>
      </w:r>
      <w:r w:rsidR="002B38B8">
        <w:t>functions scenarios;</w:t>
      </w:r>
      <w:r>
        <w:t xml:space="preserve"> </w:t>
      </w:r>
      <w:r w:rsidR="002B38B8">
        <w:t xml:space="preserve">for instance, </w:t>
      </w:r>
      <w:r>
        <w:t xml:space="preserve">epigenetic states are more easily </w:t>
      </w:r>
      <w:r w:rsidR="0045040F">
        <w:t xml:space="preserve">transgenerationally </w:t>
      </w:r>
      <w:r>
        <w:lastRenderedPageBreak/>
        <w:t>transmitted due to soft epigenetic reset during meiosis and early development, epialleles are quite common and relative high rate of duplication events</w:t>
      </w:r>
      <w:r w:rsidR="009043EE">
        <w:t>,</w:t>
      </w:r>
      <w:r>
        <w:t xml:space="preserve"> so multiple original exact gene copies with distinct selection pressures in response to the enviro</w:t>
      </w:r>
      <w:r w:rsidR="003653A9">
        <w:t>n</w:t>
      </w:r>
      <w:r>
        <w:t xml:space="preserve">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t>he extent of conservation at</w:t>
      </w:r>
      <w:r>
        <w:t xml:space="preserv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47EE499C" w:rsidR="003933A8" w:rsidRPr="003933A8" w:rsidRDefault="003933A8" w:rsidP="003933A8">
      <w:pPr>
        <w:pStyle w:val="Textoindependiente"/>
      </w:pPr>
      <w:r>
        <w:t xml:space="preserve">Little previous evidence analyzing </w:t>
      </w:r>
      <w:r w:rsidR="009C204D">
        <w:t>comparative</w:t>
      </w:r>
      <w:r>
        <w:t xml:space="preserve"> functional-genomics ha</w:t>
      </w:r>
      <w:r w:rsidR="00404079">
        <w:t xml:space="preserve">s </w:t>
      </w:r>
      <w:r w:rsidR="00F3318D">
        <w:t>mostly been focused on comparing</w:t>
      </w:r>
      <w:r>
        <w:t xml:space="preserv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w:t>
      </w:r>
      <w:r w:rsidR="0012092D">
        <w:t>biological strategies and enabling</w:t>
      </w:r>
      <w:r>
        <w:t xml:space="preserve"> wide genomic elements chracterization. </w:t>
      </w:r>
      <w:r w:rsidR="00B148A5">
        <w:t>T</w:t>
      </w:r>
      <w:r>
        <w:t xml:space="preserve">aking into account the abovementioned knowledge trade-off, </w:t>
      </w:r>
      <w:r w:rsidR="00B148A5">
        <w:t xml:space="preserve">in the present study </w:t>
      </w:r>
      <w:r>
        <w:t xml:space="preserve">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xml:space="preserve">. To illustrate how results derived from the </w:t>
      </w:r>
      <w:r w:rsidR="008534B0">
        <w:t xml:space="preserve">generated </w:t>
      </w:r>
      <w: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2C9E4E65" w:rsidR="006A0C0A" w:rsidRDefault="00731A60" w:rsidP="00F24865">
      <w:r>
        <w:t xml:space="preserve">We </w:t>
      </w:r>
      <w:r w:rsidR="004304DA">
        <w:t>generated a</w:t>
      </w:r>
      <w:r w:rsidR="00E55322">
        <w:t xml:space="preserve"> </w:t>
      </w:r>
      <w:r w:rsidR="001B4EA9">
        <w:t>universal</w:t>
      </w:r>
      <w:r w:rsidR="00E55322">
        <w:t xml:space="preserve"> chromatin states (CS) </w:t>
      </w:r>
      <w:r w:rsidR="00301315">
        <w:t>map</w:t>
      </w:r>
      <w:r w:rsidR="00E55322">
        <w:t xml:space="preserve"> </w:t>
      </w:r>
      <w:r w:rsidR="00BB766E">
        <w:t xml:space="preserve">annotation </w:t>
      </w:r>
      <w:r w:rsidR="00301315">
        <w:t>from ten common epigenomic marks</w:t>
      </w:r>
      <w:r w:rsidR="00FC16B9">
        <w:t xml:space="preserve"> (</w:t>
      </w:r>
      <w:r w:rsidR="00FC16B9">
        <w:rPr>
          <w:b/>
        </w:rPr>
        <w:t>supplementary fig. S1</w:t>
      </w:r>
      <w:r w:rsidR="00FC16B9">
        <w:t>)</w:t>
      </w:r>
      <w:r w:rsidR="00301315">
        <w:t xml:space="preserve"> </w:t>
      </w:r>
      <w:r w:rsidR="00EF32C7">
        <w:t xml:space="preserve">using hiHMM </w:t>
      </w:r>
      <w:r w:rsidR="00430213">
        <w:t xml:space="preserve">software </w:t>
      </w:r>
      <w:r w:rsidR="00776857">
        <w:t>for three widely-</w:t>
      </w:r>
      <w:r w:rsidR="00776857">
        <w:lastRenderedPageBreak/>
        <w:t xml:space="preserve">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 xml:space="preserve">We focused our analysis on a model with 16 </w:t>
      </w:r>
      <w:r w:rsidR="00D90533">
        <w:t>CS</w:t>
      </w:r>
      <w:r w:rsidR="00E638D0">
        <w:t xml:space="preserve"> </w:t>
      </w:r>
      <w:r w:rsidR="00FC16B9">
        <w:t>(</w:t>
      </w:r>
      <w:r w:rsidR="00E638D0">
        <w:t xml:space="preserve">see </w:t>
      </w:r>
      <w:r w:rsidR="00E638D0">
        <w:rPr>
          <w:b/>
        </w:rPr>
        <w:t>Methods</w:t>
      </w:r>
      <w:r w:rsidR="00E638D0">
        <w:t xml:space="preserve">). </w:t>
      </w:r>
      <w:r w:rsidR="006A07EA">
        <w:t>In turn, t</w:t>
      </w:r>
      <w:r w:rsidR="00636EE5">
        <w: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07CC5DA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w:t>
      </w:r>
      <w:r w:rsidR="00692069">
        <w:t xml:space="preserve">C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w:t>
      </w:r>
      <w:r w:rsidR="0042544A">
        <w:t>ituted by marks with same roles</w:t>
      </w:r>
      <w:r w:rsidR="003E2D52">
        <w:t xml:space="preserve">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across species</w:t>
      </w:r>
      <w:r w:rsidR="001B0CF8">
        <w:t>,</w:t>
      </w:r>
      <w:r w:rsidR="00B7794B">
        <w:t xml:space="preserve">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C5135C">
        <w:t>. However</w:t>
      </w:r>
      <w:r w:rsidR="00C2081E">
        <w:rPr>
          <w:i/>
        </w:rPr>
        <w:t xml:space="preserve"> </w:t>
      </w:r>
      <w:r w:rsidR="00C5135C">
        <w:t xml:space="preserve">they were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3C11CA7E" w:rsidR="00E26FEA" w:rsidRDefault="009A5C0A" w:rsidP="00F24865">
      <w:r>
        <w:t>W</w:t>
      </w:r>
      <w:r w:rsidR="00CA71A1">
        <w:t>e next performed additional</w:t>
      </w:r>
      <w:r>
        <w:t xml:space="preserve"> annotation analyses </w:t>
      </w:r>
      <w:r w:rsidR="00B2018F">
        <w:t xml:space="preserve">based on </w:t>
      </w:r>
      <w:r w:rsidR="001B36CC">
        <w:t xml:space="preserve">non-common </w:t>
      </w:r>
      <w:r w:rsidR="00A54247">
        <w:t>chromatin</w:t>
      </w:r>
      <w:r w:rsidR="000F61DE">
        <w:t>-binding</w:t>
      </w:r>
      <w:r w:rsidR="00A54247">
        <w:t xml:space="preserve"> proteins and histone marks tracks </w:t>
      </w:r>
      <w:r w:rsidR="001B36CC">
        <w:t>for all</w:t>
      </w:r>
      <w:r w:rsidR="00C06AF2">
        <w:t xml:space="preserve"> species under study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510B73">
        <w:t xml:space="preserve"> </w:t>
      </w:r>
      <w:r w:rsidR="00896071">
        <w:t xml:space="preserve">were related with flowering, organ </w:t>
      </w:r>
      <w:r w:rsidR="000828A9">
        <w:lastRenderedPageBreak/>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r w:rsidR="00DA4AB1">
        <w:t xml:space="preserve"> Essentially, all non-common active and repressive histone marks/variants evaluated were enriched in active/bivalent and heterochromatic states, respectively, with only two exceptions: H3K27me1 location in Bivalent Promoter CS2 in </w:t>
      </w:r>
      <w:r w:rsidR="00DA4AB1">
        <w:rPr>
          <w:i/>
        </w:rPr>
        <w:t>A.thaliana</w:t>
      </w:r>
      <w:r w:rsidR="00DA4AB1">
        <w:t xml:space="preserve">, which did not impact the state definition because this was already presented as bivalent due to the presence of H3K27me3; and H3K9me1/me3 in Active gradual bivalent flank &gt; intergenic CS7 in </w:t>
      </w:r>
      <w:r w:rsidR="00DA4AB1">
        <w:rPr>
          <w:i/>
        </w:rPr>
        <w:t>O. sativa</w:t>
      </w:r>
      <w:r w:rsidR="00DA4AB1">
        <w:t xml:space="preserve">. Although the initial definition included gradual bivalent, this was only alluding to </w:t>
      </w:r>
      <w:r w:rsidR="00DA4AB1">
        <w:rPr>
          <w:i/>
        </w:rPr>
        <w:t>Z. mays</w:t>
      </w:r>
      <w:r w:rsidR="00DA4AB1">
        <w:t xml:space="preserve"> as </w:t>
      </w:r>
      <w:r w:rsidR="00DA4AB1">
        <w:rPr>
          <w:i/>
        </w:rPr>
        <w:t xml:space="preserve">O. sativa </w:t>
      </w:r>
      <w:r w:rsidR="00DA4AB1">
        <w:t>CS7 was absent of any repressive mark, therefore, this would pontentially increase CS7 relation between both Poaceae-family members. We decided to stay conservative and keep our initial interpretation because H3K9me3 data is not available for all the species.</w:t>
      </w:r>
    </w:p>
    <w:p w14:paraId="7E351749" w14:textId="4CDC8D6A"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w:t>
      </w:r>
      <w:r w:rsidR="00930849">
        <w:t>illustrated</w:t>
      </w:r>
      <w:r w:rsidR="00673371">
        <w:t xml:space="preserve"> by CS6&gt;CS1&gt;CS10&gt;</w:t>
      </w:r>
      <w:r w:rsidR="00987EB5">
        <w:t>CS11, respectively</w:t>
      </w:r>
      <w:r w:rsidR="008738B8">
        <w:t>;</w:t>
      </w:r>
      <w:r w:rsidR="001E5C91">
        <w:t xml:space="preserve"> the first state of</w:t>
      </w:r>
      <w:r w:rsidR="008738B8">
        <w:t xml:space="preserve"> eac</w:t>
      </w:r>
      <w:r w:rsidR="009F68BF">
        <w:t>h functional group</w:t>
      </w:r>
      <w:r w:rsidR="000B02F7">
        <w:t xml:space="preserve"> was selected </w:t>
      </w:r>
      <w:r w:rsidR="00AB189C">
        <w:t>for representation</w:t>
      </w:r>
      <w:r w:rsidR="00987EB5">
        <w:t>)</w:t>
      </w:r>
      <w:r w:rsidR="003C3356">
        <w:t xml:space="preserve">. </w:t>
      </w:r>
      <w:r w:rsidR="00925DD9">
        <w:t xml:space="preserve">Thus, linking CS </w:t>
      </w:r>
      <w:r w:rsidR="00DB729C">
        <w:t xml:space="preserve">with high regulatory/transcriptional activity to </w:t>
      </w:r>
      <w:r w:rsidR="00940F18">
        <w:t>evolutionary constraint</w:t>
      </w:r>
      <w:r w:rsidR="00DB729C">
        <w:t xml:space="preserve"> patterns</w:t>
      </w:r>
      <w:r w:rsidR="00987EB5">
        <w:t>.</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w:t>
      </w:r>
      <w:r w:rsidR="00BC7E53">
        <w:t>CS</w:t>
      </w:r>
      <w:r w:rsidR="00E66A50">
        <w:t xml:space="preserv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lastRenderedPageBreak/>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47746A3E" w:rsidR="006F0750" w:rsidRDefault="008077CF" w:rsidP="00976B62">
      <w:r>
        <w:t>In</w:t>
      </w:r>
      <w:r w:rsidR="00E47CDF">
        <w:t xml:space="preserve"> order to exemplify</w:t>
      </w:r>
      <w:r>
        <w:t xml:space="preserve"> </w:t>
      </w:r>
      <w:r w:rsidR="003277BA">
        <w:t xml:space="preserve">an application of </w:t>
      </w:r>
      <w:r w:rsidR="00553465">
        <w:t xml:space="preserve">the </w:t>
      </w:r>
      <w:r w:rsidR="009D688C">
        <w:t xml:space="preserve">generated </w:t>
      </w:r>
      <w:r w:rsidR="004237CB">
        <w:t>resource</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4817FA">
        <w:t xml:space="preserve"> to determine which of the feature </w:t>
      </w:r>
      <w:r w:rsidR="00CA7201">
        <w:t xml:space="preserve">categories (evolutionary properties, gene expression patterns, protein sequence properties, epigenetic modification, </w:t>
      </w:r>
      <w:r w:rsidR="001C0896">
        <w:t>chromatin states</w:t>
      </w:r>
      <w:r w:rsidR="00CA7201">
        <w:t xml:space="preserve">…) </w:t>
      </w:r>
      <w:r w:rsidR="006B0265">
        <w:t>could be</w:t>
      </w:r>
      <w:r w:rsidR="004817FA">
        <w:t xml:space="preserve"> relevant </w:t>
      </w:r>
      <w:r w:rsidR="001A5CDE">
        <w:t>regulators of paralogs functional divergence</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CE3431">
        <w:t>si</w:t>
      </w:r>
      <w:r w:rsidR="00067E26">
        <w:t xml:space="preserve">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689069D2"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Ka/Ks</w:t>
      </w:r>
      <w:r w:rsidR="00263FF5">
        <w:t xml:space="preserve"> (</w:t>
      </w:r>
      <w:r w:rsidR="008625DD">
        <w:t>protein divergence rate</w:t>
      </w:r>
      <w:r w:rsidR="00BA6A11">
        <w:t>)</w:t>
      </w:r>
      <w:r w:rsidR="000B5B6F">
        <w:t xml:space="preserve"> and Re/Ks </w:t>
      </w:r>
      <w:r w:rsidR="00F52363">
        <w:t>(</w:t>
      </w:r>
      <w:r w:rsidR="00BA6A11">
        <w:t>gene expression</w:t>
      </w:r>
      <w:r w:rsidR="00BE5F49">
        <w:t xml:space="preserve"> si</w:t>
      </w:r>
      <w:r w:rsidR="008625DD">
        <w:t>milarity rate</w:t>
      </w:r>
      <w:r w:rsidR="00F52363">
        <w:t>)</w:t>
      </w:r>
      <w:r w:rsidR="00DF757F">
        <w:t xml:space="preserve"> in terms of relative importance (</w:t>
      </w:r>
      <w:r w:rsidR="00FC70A8">
        <w:rPr>
          <w:b/>
        </w:rPr>
        <w:t>fig. 4a</w:t>
      </w:r>
      <w:r w:rsidR="00BA6A11">
        <w:t xml:space="preserve">; see </w:t>
      </w:r>
      <w:r w:rsidR="00BA6A11">
        <w:rPr>
          <w:b/>
        </w:rPr>
        <w:t>Methods</w:t>
      </w:r>
      <w:r w:rsidR="00DF757F">
        <w:t>)</w:t>
      </w:r>
      <w:r w:rsidR="00671247">
        <w:t xml:space="preserve">. </w:t>
      </w:r>
      <w:r w:rsidR="007553DF">
        <w:t xml:space="preserve">These results </w:t>
      </w:r>
      <w:r w:rsidR="00A2696F">
        <w:t>pointed</w:t>
      </w:r>
      <w:r w:rsidR="00E248E5">
        <w:t xml:space="preserve"> </w:t>
      </w:r>
      <w:r w:rsidR="00700E19">
        <w:t xml:space="preserve">out </w:t>
      </w:r>
      <w:r w:rsidR="00E248E5">
        <w:t xml:space="preserve">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and low diversified pairs, </w:t>
      </w:r>
      <w:r w:rsidR="002134C2">
        <w:lastRenderedPageBreak/>
        <w:t xml:space="preserve">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2DB350D7"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categorized into different definitions</w:t>
      </w:r>
      <w:r w:rsidR="00692C7D">
        <w:t>,</w:t>
      </w:r>
      <w:r w:rsidR="00B750EF">
        <w:t xml:space="preserve">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in terms of num</w:t>
      </w:r>
      <w:r w:rsidR="0019679A">
        <w:t>ber of variables for both cases,</w:t>
      </w:r>
      <w:r w:rsidR="00636670">
        <w:t xml:space="preserve"> </w:t>
      </w:r>
      <w:r w:rsidR="0019679A">
        <w:t>t</w:t>
      </w:r>
      <w:r w:rsidR="00D035F4">
        <w:t xml:space="preserve">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19ABE345" w:rsidR="00987BDB" w:rsidRDefault="00B6587B" w:rsidP="00987BDB">
      <w:r>
        <w:t>Evolutionary functi</w:t>
      </w:r>
      <w:r w:rsidR="0080578F">
        <w:t>onal-</w:t>
      </w:r>
      <w:r w:rsidR="007177A5">
        <w:t>(epi</w:t>
      </w:r>
      <w:proofErr w:type="gramStart"/>
      <w:r w:rsidR="007177A5">
        <w:t>)genomics</w:t>
      </w:r>
      <w:proofErr w:type="gramEnd"/>
      <w:r>
        <w:t xml:space="preserve">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871A2">
        <w:t xml:space="preserve">genomic </w:t>
      </w:r>
      <w:r w:rsidR="0061559D">
        <w:t xml:space="preserve">regions with </w:t>
      </w:r>
      <w:r w:rsidR="00710F8A">
        <w:t xml:space="preserve">high degree of functional tracks convergence and, therefore, </w:t>
      </w:r>
      <w:r w:rsidR="0061559D">
        <w:t>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37CDF225"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C83B00">
        <w:t>more sim</w:t>
      </w:r>
      <w:r w:rsidR="00DF487E">
        <w:t>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44CF7B5A"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C83B00">
        <w:t>cross-species CS si</w:t>
      </w:r>
      <w:r w:rsidR="00E87A95">
        <w:t>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C83B00">
        <w:t>si</w:t>
      </w:r>
      <w:r w:rsidR="002E05FB">
        <w:t xml:space="preserve">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w:t>
      </w:r>
      <w:r w:rsidR="003F58B2">
        <w:lastRenderedPageBreak/>
        <w:t xml:space="preserve">Specifically, </w:t>
      </w:r>
      <w:r w:rsidR="00113297">
        <w:t>for pairs of regions where the LECIF-</w:t>
      </w:r>
      <w:r w:rsidR="00D8020B">
        <w:t>score was high (percentile-rank&gt;</w:t>
      </w:r>
      <w:r w:rsidR="00113297">
        <w:t xml:space="preserve">60) and </w:t>
      </w:r>
      <w:r w:rsidR="00677E2B">
        <w:t>P</w:t>
      </w:r>
      <w:r w:rsidR="00D8020B">
        <w:t>hyloP-score was low (percentile-rank&lt;</w:t>
      </w:r>
      <w:r w:rsidR="00C83B00">
        <w:t>40), we computed CS si</w:t>
      </w:r>
      <w:r w:rsidR="00677E2B">
        <w:t>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0B68C67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10758587"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w:t>
      </w:r>
      <w:r w:rsidR="00CE7B10">
        <w:rPr>
          <w:lang w:val="en-US"/>
        </w:rPr>
        <w:lastRenderedPageBreak/>
        <w:t xml:space="preserve">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38CFEDE"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 xml:space="preserve">In </w:t>
      </w:r>
      <w:r w:rsidR="00875B76">
        <w:t>drought-heat (</w:t>
      </w:r>
      <w:r w:rsidR="00E54547">
        <w:t>PEGx</w:t>
      </w:r>
      <w:r w:rsidR="00FD1D8E">
        <w:t>H</w:t>
      </w:r>
      <w:r w:rsidR="00A828E3">
        <w:t>eat</w:t>
      </w:r>
      <w:r w:rsidR="00875B76">
        <w:t>)</w:t>
      </w:r>
      <w:r w:rsidR="00CF3F8B">
        <w:t xml:space="preserve"> stress</w:t>
      </w:r>
      <w:r w:rsidR="00A828E3">
        <w:t xml:space="preserve">, </w:t>
      </w:r>
      <w:r w:rsidR="003B57FD">
        <w:t xml:space="preserve">significant differences were </w:t>
      </w:r>
      <w:r w:rsidR="009D5151">
        <w:t xml:space="preserve">also </w:t>
      </w:r>
      <w:r w:rsidR="00372322">
        <w:t xml:space="preserve">appreciated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hypoc</w:t>
      </w:r>
      <w:r w:rsidR="000E4B8A">
        <w:t>o</w:t>
      </w:r>
      <w:r w:rsidR="00426500">
        <w:t xml:space="preserve">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w:t>
      </w:r>
      <w:r w:rsidR="001E7961">
        <w:t>r</w:t>
      </w:r>
      <w:r w:rsidR="00EB4AB3">
        <w: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w:t>
      </w:r>
      <w:r w:rsidR="0004059E">
        <w:t>o</w:t>
      </w:r>
      <w:r w:rsidR="0047128C">
        <w:t>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774796">
        <w:t>drought-heat</w:t>
      </w:r>
      <w:r w:rsidR="001706B9">
        <w:t xml:space="preserve">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2A686E">
        <w:t xml:space="preserve">measure </w:t>
      </w:r>
      <w:r w:rsidR="001F2F58">
        <w:t xml:space="preserve">hydrogen peroxide </w:t>
      </w:r>
      <w:r w:rsidR="00B30D03">
        <w:t>levels</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35342">
        <w:t xml:space="preserve">drought-heat </w:t>
      </w:r>
      <w:r w:rsidR="00A83985">
        <w:t xml:space="preserve">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4B52811A"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3C4E64">
        <w:t>a scen</w:t>
      </w:r>
      <w:r w:rsidR="005A6E59">
        <w:t xml:space="preserv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w:t>
      </w:r>
      <w:r>
        <w:rPr>
          <w:lang w:val="en-US"/>
        </w:rPr>
        <w:lastRenderedPageBreak/>
        <w:t xml:space="preserve">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24083E6A"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w:t>
      </w:r>
      <w:r w:rsidR="00C83B00">
        <w:t>ormation. We evaluted if CS sim</w:t>
      </w:r>
      <w:r>
        <w:t xml:space="preserve">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6EA6D04D"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w:t>
      </w:r>
      <w:r>
        <w:lastRenderedPageBreak/>
        <w:t xml:space="preserve">more AOX isoforms exists but their relationships were still not addressed. The abnormal seedling growth observed </w:t>
      </w:r>
      <w:r w:rsidR="00CC229A">
        <w:t xml:space="preserve">in control and mock conditions </w:t>
      </w:r>
      <w:r>
        <w:t xml:space="preserve">for all the single mutants </w:t>
      </w:r>
      <w:r w:rsidR="00CC229A">
        <w:t>tested (</w:t>
      </w:r>
      <w:r w:rsidR="00CC229A">
        <w:rPr>
          <w:i/>
        </w:rPr>
        <w:t>aox1a</w:t>
      </w:r>
      <w:r w:rsidR="00CC229A">
        <w:t xml:space="preserve">, </w:t>
      </w:r>
      <w:r w:rsidR="00CC229A">
        <w:rPr>
          <w:i/>
        </w:rPr>
        <w:t>aox1c</w:t>
      </w:r>
      <w:r w:rsidR="00CC229A">
        <w:t xml:space="preserve">, </w:t>
      </w:r>
      <w:r w:rsidR="00CC229A">
        <w:rPr>
          <w:i/>
        </w:rPr>
        <w:t>aox1d</w:t>
      </w:r>
      <w:r w:rsidR="00CC229A">
        <w:t xml:space="preserve">) </w:t>
      </w:r>
      <w:r w:rsidR="00A543B3">
        <w:t>(</w:t>
      </w:r>
      <w:r w:rsidR="00A543B3">
        <w:rPr>
          <w:b/>
        </w:rPr>
        <w:t xml:space="preserve">fig. </w:t>
      </w:r>
      <w:r w:rsidR="00A543B3" w:rsidRPr="00A543B3">
        <w:rPr>
          <w:b/>
        </w:rPr>
        <w:t>6</w:t>
      </w:r>
      <w:r w:rsidR="00A543B3">
        <w:t xml:space="preserve">) </w:t>
      </w:r>
      <w:r w:rsidRPr="00A543B3">
        <w:t>validated</w:t>
      </w:r>
      <w:r>
        <w:t xml:space="preserve"> </w:t>
      </w:r>
      <w:r w:rsidR="00A858B3">
        <w:t>the high functional divergence predicted by PlantFUNCO</w:t>
      </w:r>
      <w:r>
        <w:t xml:space="preserve"> </w:t>
      </w:r>
      <w:r w:rsidR="002C2802">
        <w:t xml:space="preserve">since </w:t>
      </w:r>
      <w:r>
        <w:t>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66EDBED3"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w:t>
      </w:r>
      <w:r>
        <w:lastRenderedPageBreak/>
        <w:t xml:space="preserve">other genomic elements prediction. For example, as CS are determinants of paralog functional divergence and LECIF-scores highlight </w:t>
      </w:r>
      <w:r w:rsidR="00C83B00">
        <w:t>regions with high phenotypic si</w:t>
      </w:r>
      <w:r>
        <w:t>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sidR="006451C4">
        <w:rPr>
          <w:i/>
        </w:rPr>
        <w:t>Marchantia polymor</w:t>
      </w:r>
      <w:r>
        <w:rPr>
          <w:i/>
        </w:rPr>
        <w:t xml:space="preserve">pha </w:t>
      </w:r>
      <w:r>
        <w:t xml:space="preserve">and </w:t>
      </w:r>
      <w:r>
        <w:rPr>
          <w:i/>
        </w:rPr>
        <w:t>Solanum lycopersicum</w:t>
      </w:r>
      <w:r>
        <w:t>. All in all, PlantFUNCO aim to leverage data diversity and extrapolate findings from different models to determine the extent of molecular conservation, thus, deepen</w:t>
      </w:r>
      <w:r w:rsidR="007937D7">
        <w:t>ing</w:t>
      </w:r>
      <w:r>
        <w:t xml:space="preserve">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MAPQ &gt; 30 were used to secure optimal quality of the data. Aligned reads were sorted using SAMtools v.1.9 and duplicate reads were removed using Picard v.2.26 </w:t>
      </w:r>
      <w:r>
        <w:rPr>
          <w:lang w:val="en-US"/>
        </w:rPr>
        <w:lastRenderedPageBreak/>
        <w:t>(</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166D84DE"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xml:space="preserve">. 3) Conservation covered by PhastCons elements in PlantRegMap and pairwise CNEs. 4) </w:t>
      </w:r>
      <w:r w:rsidR="003D7CDC">
        <w:rPr>
          <w:lang w:val="en-US"/>
        </w:rPr>
        <w:t>Assesment of the presence of o</w:t>
      </w:r>
      <w:r>
        <w:rPr>
          <w:lang w:val="en-US"/>
        </w:rPr>
        <w:t>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w:t>
      </w:r>
      <w:r>
        <w:rPr>
          <w:lang w:val="en-US"/>
        </w:rPr>
        <w:lastRenderedPageBreak/>
        <w:t xml:space="preserve">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w:t>
      </w:r>
      <w:r>
        <w:rPr>
          <w:lang w:val="en-US"/>
        </w:rPr>
        <w:lastRenderedPageBreak/>
        <w:t xml:space="preserve">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xml:space="preserve">; hypocotyl and root </w:t>
      </w:r>
      <w:r>
        <w:rPr>
          <w:lang w:val="en-US"/>
        </w:rPr>
        <w:lastRenderedPageBreak/>
        <w:t>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68C89E50"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w:t>
      </w:r>
      <w:r w:rsidR="00DE351C">
        <w:t xml:space="preserve">track </w:t>
      </w:r>
      <w:r>
        <w:t>composition (emission probability) and genome coverage based on 10 common epigenomic marks. Chromatin states with “&gt;” indicate definitions transitioning between species. Darkblue colors in relation heatmap hig</w:t>
      </w:r>
      <w:r w:rsidR="00C0648C">
        <w:t>h</w:t>
      </w:r>
      <w:r>
        <w:t xml:space="preserve">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1FCA661E"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w:t>
      </w:r>
      <w:r w:rsidR="006B071A">
        <w:t xml:space="preserve">(CNEs) and non-common chromatin-binding </w:t>
      </w:r>
      <w:bookmarkStart w:id="0" w:name="_GoBack"/>
      <w:bookmarkEnd w:id="0"/>
      <w:r>
        <w:t>proteins and histone marks</w:t>
      </w:r>
      <w:r w:rsidR="00DA5756">
        <w:t>/variants</w:t>
      </w:r>
      <w:r>
        <w:t xml:space="preserve">.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07A383AC" w:rsidR="00811B43" w:rsidRDefault="00811B43" w:rsidP="00811B43">
      <w:r>
        <w:rPr>
          <w:b/>
        </w:rPr>
        <w:t xml:space="preserve">Fig. 4. Predictive models of paralogs degree of functional divergence including chromatin states metrics. </w:t>
      </w:r>
      <w:r>
        <w:t>Chromatin states metrics were obtained dividing promoter and genes in a fixed number of windows, calculating frequency and presence vectors and comput</w:t>
      </w:r>
      <w:r w:rsidR="002D13BC">
        <w:t>ing several distance and si</w:t>
      </w:r>
      <w:r>
        <w:t xml:space="preserve">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protein divergence sequence r</w:t>
      </w:r>
      <w:r w:rsidR="002D13BC">
        <w:t>ate, Re/Ks = gene expression si</w:t>
      </w:r>
      <w:r w:rsidR="003B231F">
        <w:t xml:space="preserve">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583DCC89"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w:t>
      </w:r>
      <w:r w:rsidR="00833DB9">
        <w:t xml:space="preserve">remaining </w:t>
      </w:r>
      <w:r>
        <w:t xml:space="preserve">target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rsidR="002D13BC">
        <w:t xml:space="preserve"> sim</w:t>
      </w:r>
      <w:r>
        <w:t>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rsidR="002D13BC">
        <w:t xml:space="preserve"> sim</w:t>
      </w:r>
      <w:r>
        <w:t xml:space="preserve">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33C11B" w14:textId="77777777" w:rsidR="00FA2443" w:rsidRDefault="00FA2443" w:rsidP="0006461F">
      <w:pPr>
        <w:spacing w:after="0" w:line="240" w:lineRule="auto"/>
      </w:pPr>
      <w:r>
        <w:separator/>
      </w:r>
    </w:p>
  </w:endnote>
  <w:endnote w:type="continuationSeparator" w:id="0">
    <w:p w14:paraId="1050C918" w14:textId="77777777" w:rsidR="00FA2443" w:rsidRDefault="00FA244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6B071A">
          <w:rPr>
            <w:noProof/>
          </w:rPr>
          <w:t>2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FD33F" w14:textId="77777777" w:rsidR="00FA2443" w:rsidRDefault="00FA2443" w:rsidP="0006461F">
      <w:pPr>
        <w:spacing w:after="0" w:line="240" w:lineRule="auto"/>
      </w:pPr>
      <w:r>
        <w:separator/>
      </w:r>
    </w:p>
  </w:footnote>
  <w:footnote w:type="continuationSeparator" w:id="0">
    <w:p w14:paraId="6AA5C302" w14:textId="77777777" w:rsidR="00FA2443" w:rsidRDefault="00FA2443"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C2D"/>
    <w:rsid w:val="00000D07"/>
    <w:rsid w:val="000017E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38C8"/>
    <w:rsid w:val="00163B94"/>
    <w:rsid w:val="00163EAD"/>
    <w:rsid w:val="00163EEA"/>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DAF"/>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10"/>
    <w:rsid w:val="001A1998"/>
    <w:rsid w:val="001A2456"/>
    <w:rsid w:val="001A354E"/>
    <w:rsid w:val="001A3F31"/>
    <w:rsid w:val="001A4466"/>
    <w:rsid w:val="001A452E"/>
    <w:rsid w:val="001A45DB"/>
    <w:rsid w:val="001A4CAB"/>
    <w:rsid w:val="001A4F3D"/>
    <w:rsid w:val="001A5392"/>
    <w:rsid w:val="001A5A1D"/>
    <w:rsid w:val="001A5CDE"/>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2E6E"/>
    <w:rsid w:val="001E38C5"/>
    <w:rsid w:val="001E3C7D"/>
    <w:rsid w:val="001E3D60"/>
    <w:rsid w:val="001E4478"/>
    <w:rsid w:val="001E4646"/>
    <w:rsid w:val="001E482C"/>
    <w:rsid w:val="001E58DA"/>
    <w:rsid w:val="001E5C91"/>
    <w:rsid w:val="001E6AFB"/>
    <w:rsid w:val="001E7881"/>
    <w:rsid w:val="001E7961"/>
    <w:rsid w:val="001F0536"/>
    <w:rsid w:val="001F0CB0"/>
    <w:rsid w:val="001F12C9"/>
    <w:rsid w:val="001F1368"/>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20039"/>
    <w:rsid w:val="00220C46"/>
    <w:rsid w:val="00220C8D"/>
    <w:rsid w:val="00220E9F"/>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E83"/>
    <w:rsid w:val="002568B4"/>
    <w:rsid w:val="00256DB0"/>
    <w:rsid w:val="002572EF"/>
    <w:rsid w:val="00257346"/>
    <w:rsid w:val="0025778E"/>
    <w:rsid w:val="00260707"/>
    <w:rsid w:val="00262FC4"/>
    <w:rsid w:val="00263699"/>
    <w:rsid w:val="002639E5"/>
    <w:rsid w:val="00263FF5"/>
    <w:rsid w:val="0026446D"/>
    <w:rsid w:val="00264FA1"/>
    <w:rsid w:val="00265197"/>
    <w:rsid w:val="002664C7"/>
    <w:rsid w:val="002665F2"/>
    <w:rsid w:val="00266DDE"/>
    <w:rsid w:val="002672F9"/>
    <w:rsid w:val="002674F9"/>
    <w:rsid w:val="00267507"/>
    <w:rsid w:val="00267C1F"/>
    <w:rsid w:val="002705EB"/>
    <w:rsid w:val="00270A6E"/>
    <w:rsid w:val="00270AE0"/>
    <w:rsid w:val="00271EB7"/>
    <w:rsid w:val="002720F7"/>
    <w:rsid w:val="00273C9E"/>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459F"/>
    <w:rsid w:val="002846A3"/>
    <w:rsid w:val="00284940"/>
    <w:rsid w:val="00284DD4"/>
    <w:rsid w:val="00285593"/>
    <w:rsid w:val="00285597"/>
    <w:rsid w:val="00285DC9"/>
    <w:rsid w:val="0028665D"/>
    <w:rsid w:val="00286DA1"/>
    <w:rsid w:val="0028747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802"/>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1D18"/>
    <w:rsid w:val="00342A33"/>
    <w:rsid w:val="00343134"/>
    <w:rsid w:val="003447AC"/>
    <w:rsid w:val="00346500"/>
    <w:rsid w:val="00346B7D"/>
    <w:rsid w:val="00350164"/>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0E2"/>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6ED"/>
    <w:rsid w:val="003D3E53"/>
    <w:rsid w:val="003D4EDD"/>
    <w:rsid w:val="003D5077"/>
    <w:rsid w:val="003D517E"/>
    <w:rsid w:val="003D533E"/>
    <w:rsid w:val="003D69E8"/>
    <w:rsid w:val="003D727D"/>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5040F"/>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17FA"/>
    <w:rsid w:val="00481D2C"/>
    <w:rsid w:val="0048242F"/>
    <w:rsid w:val="004829F8"/>
    <w:rsid w:val="00482D48"/>
    <w:rsid w:val="00482D9A"/>
    <w:rsid w:val="00483002"/>
    <w:rsid w:val="004833F8"/>
    <w:rsid w:val="00483858"/>
    <w:rsid w:val="00485DCD"/>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24C"/>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22DA"/>
    <w:rsid w:val="00532437"/>
    <w:rsid w:val="0053292B"/>
    <w:rsid w:val="00532B59"/>
    <w:rsid w:val="00533114"/>
    <w:rsid w:val="00533BE0"/>
    <w:rsid w:val="005343F6"/>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38CC"/>
    <w:rsid w:val="00573921"/>
    <w:rsid w:val="00573AA7"/>
    <w:rsid w:val="005745A8"/>
    <w:rsid w:val="00574B14"/>
    <w:rsid w:val="00574CE9"/>
    <w:rsid w:val="00575D41"/>
    <w:rsid w:val="00575E53"/>
    <w:rsid w:val="005760BB"/>
    <w:rsid w:val="00576590"/>
    <w:rsid w:val="00577516"/>
    <w:rsid w:val="00580008"/>
    <w:rsid w:val="00580336"/>
    <w:rsid w:val="005809D4"/>
    <w:rsid w:val="005815E8"/>
    <w:rsid w:val="00581857"/>
    <w:rsid w:val="00581948"/>
    <w:rsid w:val="00581E99"/>
    <w:rsid w:val="005830E7"/>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582"/>
    <w:rsid w:val="00654B20"/>
    <w:rsid w:val="006556EF"/>
    <w:rsid w:val="00655965"/>
    <w:rsid w:val="00655B90"/>
    <w:rsid w:val="00655DE2"/>
    <w:rsid w:val="006577CD"/>
    <w:rsid w:val="0066005A"/>
    <w:rsid w:val="00660662"/>
    <w:rsid w:val="006606A2"/>
    <w:rsid w:val="00660804"/>
    <w:rsid w:val="0066086A"/>
    <w:rsid w:val="0066094E"/>
    <w:rsid w:val="00660A05"/>
    <w:rsid w:val="00660A17"/>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3EFD"/>
    <w:rsid w:val="00684187"/>
    <w:rsid w:val="00684D52"/>
    <w:rsid w:val="00685381"/>
    <w:rsid w:val="0068557D"/>
    <w:rsid w:val="0068649A"/>
    <w:rsid w:val="006867C7"/>
    <w:rsid w:val="00686F4B"/>
    <w:rsid w:val="00686FF8"/>
    <w:rsid w:val="006871A2"/>
    <w:rsid w:val="006875BA"/>
    <w:rsid w:val="00687873"/>
    <w:rsid w:val="00690829"/>
    <w:rsid w:val="0069114A"/>
    <w:rsid w:val="0069128D"/>
    <w:rsid w:val="006919D3"/>
    <w:rsid w:val="00692069"/>
    <w:rsid w:val="006921FD"/>
    <w:rsid w:val="006927C7"/>
    <w:rsid w:val="00692C7D"/>
    <w:rsid w:val="00693886"/>
    <w:rsid w:val="00693A40"/>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468"/>
    <w:rsid w:val="006B071A"/>
    <w:rsid w:val="006B10E6"/>
    <w:rsid w:val="006B11A1"/>
    <w:rsid w:val="006B1319"/>
    <w:rsid w:val="006B17EA"/>
    <w:rsid w:val="006B1AF8"/>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D0A"/>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5F2"/>
    <w:rsid w:val="006D09DE"/>
    <w:rsid w:val="006D0B0A"/>
    <w:rsid w:val="006D0D59"/>
    <w:rsid w:val="006D3481"/>
    <w:rsid w:val="006D3903"/>
    <w:rsid w:val="006D3BF8"/>
    <w:rsid w:val="006D3DCB"/>
    <w:rsid w:val="006D509C"/>
    <w:rsid w:val="006D5A1B"/>
    <w:rsid w:val="006D7D91"/>
    <w:rsid w:val="006E0C68"/>
    <w:rsid w:val="006E0C79"/>
    <w:rsid w:val="006E11D5"/>
    <w:rsid w:val="006E190A"/>
    <w:rsid w:val="006E2291"/>
    <w:rsid w:val="006E36FF"/>
    <w:rsid w:val="006E4F49"/>
    <w:rsid w:val="006E581D"/>
    <w:rsid w:val="006E5953"/>
    <w:rsid w:val="006E5D1F"/>
    <w:rsid w:val="006E65EA"/>
    <w:rsid w:val="006E6D51"/>
    <w:rsid w:val="006E759B"/>
    <w:rsid w:val="006F0750"/>
    <w:rsid w:val="006F0A0C"/>
    <w:rsid w:val="006F0CBB"/>
    <w:rsid w:val="006F100D"/>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F8C"/>
    <w:rsid w:val="0079553B"/>
    <w:rsid w:val="007955ED"/>
    <w:rsid w:val="00795B8F"/>
    <w:rsid w:val="00795DDF"/>
    <w:rsid w:val="00797BE6"/>
    <w:rsid w:val="007A041E"/>
    <w:rsid w:val="007A04CA"/>
    <w:rsid w:val="007A05DB"/>
    <w:rsid w:val="007A1DD7"/>
    <w:rsid w:val="007A235B"/>
    <w:rsid w:val="007A26C7"/>
    <w:rsid w:val="007A2F38"/>
    <w:rsid w:val="007A40D4"/>
    <w:rsid w:val="007A422A"/>
    <w:rsid w:val="007A44C0"/>
    <w:rsid w:val="007A572D"/>
    <w:rsid w:val="007A61D2"/>
    <w:rsid w:val="007A7C72"/>
    <w:rsid w:val="007A7D6C"/>
    <w:rsid w:val="007B120B"/>
    <w:rsid w:val="007B15D9"/>
    <w:rsid w:val="007B1880"/>
    <w:rsid w:val="007B1B65"/>
    <w:rsid w:val="007B2167"/>
    <w:rsid w:val="007B23FE"/>
    <w:rsid w:val="007B3094"/>
    <w:rsid w:val="007B38D3"/>
    <w:rsid w:val="007B4232"/>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46"/>
    <w:rsid w:val="007D27C6"/>
    <w:rsid w:val="007D2859"/>
    <w:rsid w:val="007D2BE8"/>
    <w:rsid w:val="007D3758"/>
    <w:rsid w:val="007D40C3"/>
    <w:rsid w:val="007D4190"/>
    <w:rsid w:val="007D4CC5"/>
    <w:rsid w:val="007D4F94"/>
    <w:rsid w:val="007D6931"/>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97"/>
    <w:rsid w:val="008113B9"/>
    <w:rsid w:val="00811B43"/>
    <w:rsid w:val="00811C97"/>
    <w:rsid w:val="00811EC7"/>
    <w:rsid w:val="008149FB"/>
    <w:rsid w:val="00814BE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54A"/>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38EC"/>
    <w:rsid w:val="008B3D4A"/>
    <w:rsid w:val="008B4F9B"/>
    <w:rsid w:val="008B550F"/>
    <w:rsid w:val="008B6173"/>
    <w:rsid w:val="008B66E5"/>
    <w:rsid w:val="008B67D3"/>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513A"/>
    <w:rsid w:val="00915C09"/>
    <w:rsid w:val="00916C2A"/>
    <w:rsid w:val="00917101"/>
    <w:rsid w:val="009172BE"/>
    <w:rsid w:val="00920663"/>
    <w:rsid w:val="00920ACA"/>
    <w:rsid w:val="00920DCC"/>
    <w:rsid w:val="00922678"/>
    <w:rsid w:val="00922F2C"/>
    <w:rsid w:val="00923212"/>
    <w:rsid w:val="00923532"/>
    <w:rsid w:val="00923BD9"/>
    <w:rsid w:val="009246A2"/>
    <w:rsid w:val="009246FE"/>
    <w:rsid w:val="009247EB"/>
    <w:rsid w:val="00924CC4"/>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87B"/>
    <w:rsid w:val="00940F18"/>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65EF"/>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87C"/>
    <w:rsid w:val="0097389A"/>
    <w:rsid w:val="00973D53"/>
    <w:rsid w:val="0097440F"/>
    <w:rsid w:val="00974FF6"/>
    <w:rsid w:val="009752E4"/>
    <w:rsid w:val="00975920"/>
    <w:rsid w:val="00975D52"/>
    <w:rsid w:val="0097628F"/>
    <w:rsid w:val="00976B62"/>
    <w:rsid w:val="009776BE"/>
    <w:rsid w:val="00977D40"/>
    <w:rsid w:val="00977F6D"/>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B09A9"/>
    <w:rsid w:val="009B0B31"/>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204D"/>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1DF5"/>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061"/>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706E"/>
    <w:rsid w:val="00A60219"/>
    <w:rsid w:val="00A612B2"/>
    <w:rsid w:val="00A61575"/>
    <w:rsid w:val="00A61731"/>
    <w:rsid w:val="00A62009"/>
    <w:rsid w:val="00A62150"/>
    <w:rsid w:val="00A6279C"/>
    <w:rsid w:val="00A62B8A"/>
    <w:rsid w:val="00A633EB"/>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4D6"/>
    <w:rsid w:val="00A866A7"/>
    <w:rsid w:val="00A8694A"/>
    <w:rsid w:val="00A872DB"/>
    <w:rsid w:val="00A87527"/>
    <w:rsid w:val="00A8772F"/>
    <w:rsid w:val="00A87A8F"/>
    <w:rsid w:val="00A9029C"/>
    <w:rsid w:val="00A9214B"/>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812"/>
    <w:rsid w:val="00AD0E98"/>
    <w:rsid w:val="00AD10B3"/>
    <w:rsid w:val="00AD1547"/>
    <w:rsid w:val="00AD17E5"/>
    <w:rsid w:val="00AD1B02"/>
    <w:rsid w:val="00AD2177"/>
    <w:rsid w:val="00AD3958"/>
    <w:rsid w:val="00AD4B1B"/>
    <w:rsid w:val="00AD5459"/>
    <w:rsid w:val="00AD5D27"/>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5F49"/>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4D3A"/>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20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29A"/>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0B59"/>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87C"/>
    <w:rsid w:val="00CF0D50"/>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202"/>
    <w:rsid w:val="00E7589E"/>
    <w:rsid w:val="00E758C0"/>
    <w:rsid w:val="00E76721"/>
    <w:rsid w:val="00E7721A"/>
    <w:rsid w:val="00E7731A"/>
    <w:rsid w:val="00E80022"/>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1CCF"/>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36DD"/>
    <w:rsid w:val="00F2416A"/>
    <w:rsid w:val="00F24865"/>
    <w:rsid w:val="00F248CD"/>
    <w:rsid w:val="00F25CA7"/>
    <w:rsid w:val="00F25E41"/>
    <w:rsid w:val="00F26321"/>
    <w:rsid w:val="00F26C2F"/>
    <w:rsid w:val="00F26F75"/>
    <w:rsid w:val="00F27245"/>
    <w:rsid w:val="00F27C62"/>
    <w:rsid w:val="00F27ED4"/>
    <w:rsid w:val="00F30364"/>
    <w:rsid w:val="00F312F6"/>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43B8"/>
    <w:rsid w:val="00F54470"/>
    <w:rsid w:val="00F54D8A"/>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2BBE"/>
    <w:rsid w:val="00F63599"/>
    <w:rsid w:val="00F64A7A"/>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2AE"/>
    <w:rsid w:val="00FA1989"/>
    <w:rsid w:val="00FA1E1D"/>
    <w:rsid w:val="00FA2443"/>
    <w:rsid w:val="00FA28E5"/>
    <w:rsid w:val="00FA2B9D"/>
    <w:rsid w:val="00FA32C4"/>
    <w:rsid w:val="00FA3525"/>
    <w:rsid w:val="00FA358A"/>
    <w:rsid w:val="00FA36EE"/>
    <w:rsid w:val="00FA4F04"/>
    <w:rsid w:val="00FA698E"/>
    <w:rsid w:val="00FA7060"/>
    <w:rsid w:val="00FA7341"/>
    <w:rsid w:val="00FA7A4C"/>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3010"/>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43D2"/>
    <w:rsid w:val="00FD5629"/>
    <w:rsid w:val="00FD5F1F"/>
    <w:rsid w:val="00FD631D"/>
    <w:rsid w:val="00FD6502"/>
    <w:rsid w:val="00FD78E3"/>
    <w:rsid w:val="00FE04E0"/>
    <w:rsid w:val="00FE059F"/>
    <w:rsid w:val="00FE0989"/>
    <w:rsid w:val="00FE11B3"/>
    <w:rsid w:val="00FE16F6"/>
    <w:rsid w:val="00FE238D"/>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5E211-126C-49C2-81AC-FCEC6A42B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88</TotalTime>
  <Pages>28</Pages>
  <Words>35085</Words>
  <Characters>192968</Characters>
  <Application>Microsoft Office Word</Application>
  <DocSecurity>0</DocSecurity>
  <Lines>1608</Lines>
  <Paragraphs>4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436</cp:revision>
  <dcterms:created xsi:type="dcterms:W3CDTF">2021-06-15T16:23:00Z</dcterms:created>
  <dcterms:modified xsi:type="dcterms:W3CDTF">2023-08-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